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bookmarkStart w:id="0" w:name="_GoBack"/>
      <w:bookmarkEnd w:id="0"/>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proofErr w:type="gramStart"/>
      <w:r>
        <w:rPr>
          <w:vertAlign w:val="superscript"/>
        </w:rPr>
        <w:t>1</w:t>
      </w:r>
      <w:r w:rsidR="00C56C83">
        <w:rPr>
          <w:vertAlign w:val="superscript"/>
        </w:rPr>
        <w:t>,*</w:t>
      </w:r>
      <w:proofErr w:type="gramEnd"/>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429A9376"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1B24E0">
        <w:rPr>
          <w:bCs/>
        </w:rPr>
        <w:t>5</w:t>
      </w:r>
      <w:r>
        <w:rPr>
          <w:bCs/>
        </w:rPr>
        <w:t xml:space="preserve"> figures</w:t>
      </w:r>
    </w:p>
    <w:p w14:paraId="3F70C731" w14:textId="6490DDFE" w:rsidR="00754725" w:rsidRPr="00F73BB7" w:rsidRDefault="00754725" w:rsidP="00DA72DC">
      <w:pPr>
        <w:spacing w:line="480" w:lineRule="auto"/>
        <w:rPr>
          <w:bCs/>
        </w:rPr>
      </w:pPr>
      <w:r>
        <w:rPr>
          <w:b/>
        </w:rPr>
        <w:lastRenderedPageBreak/>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7822D2E8" w:rsidR="001A31D4" w:rsidRDefault="007A08C0" w:rsidP="00BB5F98">
      <w:pPr>
        <w:spacing w:line="480" w:lineRule="auto"/>
      </w:pPr>
      <w:r>
        <w:t>Many plant species form symbiotic associations with nitrogen fixing bacteria. Through this symbiosis, plants give photosynthat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are not well understood. </w:t>
      </w:r>
      <w:r w:rsidR="001A1184">
        <w:t>Here, we</w:t>
      </w:r>
      <w:r w:rsidR="005E6154">
        <w:t xml:space="preserve"> used a manipulation experiment to examine how the costs of nitrogen acquisition vary under a factorial combination of soil nitrogen availability and nitrogen fixing bacteria inoculation in</w:t>
      </w:r>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r w:rsidR="005E6154">
        <w:t>.</w:t>
      </w:r>
      <w:r w:rsidR="001A1184">
        <w:t xml:space="preserve"> </w:t>
      </w:r>
      <w:r w:rsidR="00CA5FBB">
        <w:t xml:space="preserve">After a 7-week growth period, we </w:t>
      </w:r>
      <w:r w:rsidR="001A1184">
        <w:t>measured</w:t>
      </w:r>
      <w:r w:rsidR="005E6154">
        <w:t xml:space="preserve"> root, stem, leaf, and nodule</w:t>
      </w:r>
      <w:r w:rsidR="007C5DE3">
        <w:t xml:space="preserve"> biomass as well as</w:t>
      </w:r>
      <w:r w:rsidR="005E6154">
        <w:t xml:space="preserve"> carbon and nitrogen </w:t>
      </w:r>
      <w:proofErr w:type="gramStart"/>
      <w:r w:rsidR="007C5DE3">
        <w:t>amounts</w:t>
      </w:r>
      <w:proofErr w:type="gramEnd"/>
      <w:r w:rsidR="007C5DE3">
        <w:t xml:space="preserve"> of each organ. We used this information to assess</w:t>
      </w:r>
      <w:r w:rsidR="001A1184">
        <w:t xml:space="preserve"> structural carbon costs to acquire nitrogen, plant investments to nitrogen fixation, leaf nitrogen allocation, and whole plant growth. We found that structural carbon costs to acquire nitrogen </w:t>
      </w:r>
      <w:r w:rsidR="007C5DE3">
        <w:t xml:space="preserve">decreased with inoculation </w:t>
      </w:r>
      <w:r w:rsidR="0070788B">
        <w:t>in the low soil nitrogen availability treatment, but were unaffected by inoculation in the high soil nitrogen fertilization treatment</w:t>
      </w:r>
      <w:r w:rsidR="007C5DE3">
        <w:t>.</w:t>
      </w:r>
      <w:r w:rsidR="0070788B">
        <w:t xml:space="preserve"> The treatment differences were the result of greater plant nitrogen, rather than any change in belowground carbon allocation.</w:t>
      </w:r>
      <w:r w:rsidR="00571371">
        <w:t xml:space="preserve"> These results suggest that symbioses with nitrogen fixing bacteria reduce carbon costs of nitrogen acquisition, but only when soil nitrogen is low. This helps to 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69102A78" w:rsidR="001B766A" w:rsidRDefault="00521B92" w:rsidP="003C2C84">
      <w:pPr>
        <w:spacing w:line="480" w:lineRule="auto"/>
        <w:ind w:firstLine="720"/>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D32CFF">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4996F93B" w14:textId="36D0F1A0" w:rsidR="00A67AC8" w:rsidRDefault="00391A1D" w:rsidP="00FF04C4">
      <w:pPr>
        <w:spacing w:line="480" w:lineRule="auto"/>
        <w:ind w:firstLine="720"/>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AA479F">
        <w:t>root exudat</w:t>
      </w:r>
      <w:r w:rsidR="00FA37A7">
        <w:t xml:space="preserve">es that </w:t>
      </w:r>
      <w:r w:rsidR="0081750C">
        <w:t xml:space="preserve">supply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r w:rsidR="001D26CA">
        <w:t xml:space="preserve"> </w:t>
      </w:r>
    </w:p>
    <w:p w14:paraId="0B399DDF" w14:textId="619EACFA" w:rsidR="00A67AC8" w:rsidRDefault="002548F5" w:rsidP="00FF04C4">
      <w:pPr>
        <w:spacing w:line="480" w:lineRule="auto"/>
        <w:ind w:firstLine="720"/>
      </w:pPr>
      <w:r>
        <w:t xml:space="preserve">In principle, </w:t>
      </w:r>
      <w:r w:rsidR="00FB54EF">
        <w:t xml:space="preserve">plants cannot acquire nitrogen without </w:t>
      </w:r>
      <w:r w:rsidR="00CD5C63">
        <w:t xml:space="preserve">first </w:t>
      </w:r>
      <w:r w:rsidR="00FB54EF">
        <w:t xml:space="preserve">allocating carbon belowground, which implies an inherent carbon cost to the plant for acquiring nitrogen. </w:t>
      </w:r>
      <w:proofErr w:type="gramStart"/>
      <w:r w:rsidR="00CD5C63">
        <w:t>These</w:t>
      </w:r>
      <w:r w:rsidR="00A67AC8">
        <w:t xml:space="preserve"> nitrogen</w:t>
      </w:r>
      <w:proofErr w:type="gramEnd"/>
      <w:r w:rsidR="00A67AC8">
        <w:t xml:space="preserve"> return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 xml:space="preserve">as is the cases for acquisition strategies that involve other </w:t>
      </w:r>
      <w:r w:rsidR="00830C83">
        <w:lastRenderedPageBreak/>
        <w:t xml:space="preserve">organisms. </w:t>
      </w:r>
      <w:r w:rsidR="0081750C">
        <w:t>However, the nitrogen return may be greater is carbon is given to decomposers who produce inorganic nitrogen than can be taken up by roots (</w:t>
      </w:r>
      <w:r w:rsidR="0081750C" w:rsidRPr="00145675">
        <w:rPr>
          <w:highlight w:val="yellow"/>
        </w:rPr>
        <w:t>CITE</w:t>
      </w:r>
      <w:r w:rsidR="0081750C">
        <w:t>), fungal symbionts that mine the soil for nitrogen (</w:t>
      </w:r>
      <w:r w:rsidR="0081750C" w:rsidRPr="00145675">
        <w:rPr>
          <w:highlight w:val="yellow"/>
        </w:rPr>
        <w:t>CITE</w:t>
      </w:r>
      <w:r w:rsidR="0081750C">
        <w:t>), or bacteria symbionts that can provide nitrogen fixed from the atmosphere (</w:t>
      </w:r>
      <w:r w:rsidR="0081750C" w:rsidRPr="00145675">
        <w:rPr>
          <w:highlight w:val="yellow"/>
        </w:rPr>
        <w:t>CITE</w:t>
      </w:r>
      <w:r w:rsidR="0081750C">
        <w:t>). The variability in costs to acquire nitrogen may help to explain the prevalence of different nitrogen acquisition strategies in different environments, but these have not been well quantified outside of a few studies (</w:t>
      </w:r>
      <w:proofErr w:type="spellStart"/>
      <w:r w:rsidR="0081750C">
        <w:t>Terrer</w:t>
      </w:r>
      <w:proofErr w:type="spellEnd"/>
      <w:r w:rsidR="0081750C">
        <w:t xml:space="preserve"> et al., 2018, </w:t>
      </w:r>
      <w:r w:rsidR="0081750C" w:rsidRPr="00145675">
        <w:rPr>
          <w:highlight w:val="yellow"/>
        </w:rPr>
        <w:t>OTHERS</w:t>
      </w:r>
      <w:r w:rsidR="0081750C">
        <w:t>??).</w:t>
      </w:r>
    </w:p>
    <w:p w14:paraId="48009BAC" w14:textId="360F1E73" w:rsidR="00FB54EF" w:rsidRPr="0081750C" w:rsidRDefault="0081750C" w:rsidP="00FF04C4">
      <w:pPr>
        <w:spacing w:line="480" w:lineRule="auto"/>
        <w:ind w:firstLine="720"/>
      </w:pPr>
      <w:r>
        <w:t xml:space="preserve">Nitrogen acquisition costs for a given nitrogen acquisition strategy is 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D1104">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June","issued":{"date-parts":[["2022"]]},"page":"1-9","title":"Belowground Carbon Efficiency for Nitrogen and Phosphorus Acquisition Varies Between Lolium perenne and Trifolium repens and Depends on Phosphorus Fertilization","type":"article-journal","volume":"13"},"uris":["http://www.mendeley.com/documents/?uuid=dfc9e40d-3479-48b7-8b2e-9c95537b5843"]}],"mendeley":{"formattedCitation":"(Brzostek &lt;i&gt;et al.&lt;/i&gt;, 2014; Terrer &lt;i&gt;et al.&lt;/i&gt;, 2018; Allen &lt;i&gt;et al.&lt;/i&gt;, 2020; Perkowski &lt;i&gt;et al.&lt;/i&gt;, 2021; Lu &lt;i&gt;et al.&lt;/i&gt;, 2022)","plainTextFormattedCitation":"(Brzostek et al., 2014; Terrer et al., 2018; Allen et al., 2020; Perkowski et al., 2021; Lu et al., 2022)","previouslyFormattedCitation":"(Brzostek &lt;i&gt;et al.&lt;/i&gt;, 2014; Terrer &lt;i&gt;et al.&lt;/i&gt;, 2018; Allen &lt;i&gt;et al.&lt;/i&gt;, 2020; Perkowski &lt;i&gt;et al.&lt;/i&gt;, 2021; Lu &lt;i&gt;et al.&lt;/i&gt;, 2022)"},"properties":{"noteIndex":0},"schema":"https://github.com/citation-style-language/schema/raw/master/csl-citation.json"}</w:instrText>
      </w:r>
      <w:r w:rsidR="009D1104">
        <w:fldChar w:fldCharType="separate"/>
      </w:r>
      <w:r w:rsidR="009D1104" w:rsidRPr="009D1104">
        <w:rPr>
          <w:noProof/>
        </w:rPr>
        <w:t xml:space="preserve">(Brzostek </w:t>
      </w:r>
      <w:r w:rsidR="009D1104" w:rsidRPr="009D1104">
        <w:rPr>
          <w:i/>
          <w:noProof/>
        </w:rPr>
        <w:t>et al.</w:t>
      </w:r>
      <w:r w:rsidR="009D1104" w:rsidRPr="009D1104">
        <w:rPr>
          <w:noProof/>
        </w:rPr>
        <w:t xml:space="preserve">, 2014; Terrer </w:t>
      </w:r>
      <w:r w:rsidR="009D1104" w:rsidRPr="009D1104">
        <w:rPr>
          <w:i/>
          <w:noProof/>
        </w:rPr>
        <w:t>et al.</w:t>
      </w:r>
      <w:r w:rsidR="009D1104" w:rsidRPr="009D1104">
        <w:rPr>
          <w:noProof/>
        </w:rPr>
        <w:t xml:space="preserve">, 2018; Allen </w:t>
      </w:r>
      <w:r w:rsidR="009D1104" w:rsidRPr="009D1104">
        <w:rPr>
          <w:i/>
          <w:noProof/>
        </w:rPr>
        <w:t>et al.</w:t>
      </w:r>
      <w:r w:rsidR="009D1104" w:rsidRPr="009D1104">
        <w:rPr>
          <w:noProof/>
        </w:rPr>
        <w:t xml:space="preserve">, 2020; Perkowski </w:t>
      </w:r>
      <w:r w:rsidR="009D1104" w:rsidRPr="009D1104">
        <w:rPr>
          <w:i/>
          <w:noProof/>
        </w:rPr>
        <w:t>et al.</w:t>
      </w:r>
      <w:r w:rsidR="009D1104" w:rsidRPr="009D1104">
        <w:rPr>
          <w:noProof/>
        </w:rPr>
        <w:t xml:space="preserve">, 2021; Lu </w:t>
      </w:r>
      <w:r w:rsidR="009D1104" w:rsidRPr="009D1104">
        <w:rPr>
          <w:i/>
          <w:noProof/>
        </w:rPr>
        <w:t>et al.</w:t>
      </w:r>
      <w:r w:rsidR="009D1104" w:rsidRPr="009D1104">
        <w:rPr>
          <w:noProof/>
        </w:rPr>
        <w:t>, 2022)</w:t>
      </w:r>
      <w:r w:rsidR="009D1104">
        <w:fldChar w:fldCharType="end"/>
      </w:r>
      <w:r w:rsidR="00FA37A7">
        <w:t>.</w:t>
      </w:r>
      <w:r>
        <w:t xml:space="preserve"> For instance, the amount of photosynthate paid for nitrogen may increase with increased light and CO</w:t>
      </w:r>
      <w:r>
        <w:rPr>
          <w:vertAlign w:val="subscript"/>
        </w:rPr>
        <w:t>2</w:t>
      </w:r>
      <w:r>
        <w:t>, as these factors reduce the cost to produce photosynthate (</w:t>
      </w:r>
      <w:proofErr w:type="spellStart"/>
      <w:r>
        <w:t>Perkowski</w:t>
      </w:r>
      <w:proofErr w:type="spellEnd"/>
      <w:r>
        <w:t xml:space="preserve"> et al., 2021, </w:t>
      </w:r>
      <w:proofErr w:type="spellStart"/>
      <w:r>
        <w:t>Terrer</w:t>
      </w:r>
      <w:proofErr w:type="spellEnd"/>
      <w:r>
        <w:t xml:space="preserve"> et al., 2018, </w:t>
      </w:r>
      <w:r w:rsidRPr="00145675">
        <w:rPr>
          <w:highlight w:val="yellow"/>
        </w:rPr>
        <w:t>OTHERS</w:t>
      </w:r>
      <w:r>
        <w:t xml:space="preserve">??). However, </w:t>
      </w:r>
      <w:r w:rsidR="00A20518">
        <w:t xml:space="preserve">soil nitrogen availability is likely to reduce costs for nitrogen acquisition due a reduction in soil resourcing mining (by roots or symbionts) needed to meet plant nitrogen demand. </w:t>
      </w:r>
      <w:r w:rsidR="00525D8E">
        <w:t>However, this may not play out in plant species with strong and specialized symbiotic relationships with nitrogen-acquiring partners, such as plants that associate with nitrogen fixing bacteria.</w:t>
      </w:r>
      <w:r>
        <w:t xml:space="preserve"> </w:t>
      </w:r>
    </w:p>
    <w:p w14:paraId="5D3B626E" w14:textId="13C9A053" w:rsidR="00221A4C" w:rsidRDefault="00997D54" w:rsidP="00221A4C">
      <w:pPr>
        <w:spacing w:line="480" w:lineRule="auto"/>
        <w:ind w:firstLine="720"/>
      </w:pPr>
      <w:r>
        <w:t xml:space="preserve">In a recent study, </w:t>
      </w:r>
      <w:proofErr w:type="spellStart"/>
      <w:r>
        <w:t>Perkowski</w:t>
      </w:r>
      <w:proofErr w:type="spellEnd"/>
      <w:r>
        <w:t xml:space="preserve"> </w:t>
      </w:r>
      <w:r>
        <w:rPr>
          <w:i/>
          <w:iCs/>
        </w:rPr>
        <w:t>et al.</w:t>
      </w:r>
      <w:r>
        <w:t xml:space="preserve"> (2021) show that increasing soil nitrogen fertilization generally decreased carbon costs to acquire nitrogen in </w:t>
      </w:r>
      <w:r>
        <w:rPr>
          <w:i/>
          <w:iCs/>
        </w:rPr>
        <w:t xml:space="preserve">Gossypium </w:t>
      </w:r>
      <w:proofErr w:type="spellStart"/>
      <w:r>
        <w:rPr>
          <w:i/>
          <w:iCs/>
        </w:rPr>
        <w:t>hirsutum</w:t>
      </w:r>
      <w:proofErr w:type="spellEnd"/>
      <w:r>
        <w:t xml:space="preserve"> and </w:t>
      </w:r>
      <w:r>
        <w:rPr>
          <w:i/>
          <w:iCs/>
        </w:rPr>
        <w:t>Glycine max</w:t>
      </w:r>
      <w:r>
        <w:t xml:space="preserve">. </w:t>
      </w:r>
      <w:r w:rsidR="005042AD">
        <w:rPr>
          <w:i/>
          <w:iCs/>
        </w:rPr>
        <w:t xml:space="preserve">Gossypium </w:t>
      </w:r>
      <w:proofErr w:type="spellStart"/>
      <w:r w:rsidR="005042AD">
        <w:rPr>
          <w:i/>
          <w:iCs/>
        </w:rPr>
        <w:t>hirsutum</w:t>
      </w:r>
      <w:proofErr w:type="spellEnd"/>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 xml:space="preserve">G. </w:t>
      </w:r>
      <w:proofErr w:type="spellStart"/>
      <w:r>
        <w:rPr>
          <w:i/>
          <w:iCs/>
        </w:rPr>
        <w:t>hirsutum</w:t>
      </w:r>
      <w:proofErr w:type="spellEnd"/>
      <w:r w:rsidR="005042AD">
        <w:t xml:space="preserve">, a pattern that coincided with a reduction in root nodulation with </w:t>
      </w:r>
      <w:r w:rsidR="005042AD">
        <w:lastRenderedPageBreak/>
        <w:t xml:space="preserve">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 However, the authors were not able to make robust conclusions about whether the carbon cost to acquire nitrogen responses </w:t>
      </w:r>
      <w:r w:rsidR="00221A4C">
        <w:t xml:space="preserve">to soil nitrogen fertilization differed between </w:t>
      </w:r>
      <w:r w:rsidR="005042AD">
        <w:rPr>
          <w:i/>
          <w:iCs/>
        </w:rPr>
        <w:t xml:space="preserve">G. </w:t>
      </w:r>
      <w:proofErr w:type="spellStart"/>
      <w:r w:rsidR="005042AD">
        <w:rPr>
          <w:i/>
          <w:iCs/>
        </w:rPr>
        <w:t>hirsutum</w:t>
      </w:r>
      <w:proofErr w:type="spellEnd"/>
      <w:r w:rsidR="005042AD">
        <w:t xml:space="preserve"> and </w:t>
      </w:r>
      <w:r w:rsidR="005042AD">
        <w:rPr>
          <w:i/>
          <w:iCs/>
        </w:rPr>
        <w:t>G. max</w:t>
      </w:r>
      <w:r w:rsidR="00221A4C">
        <w:t xml:space="preserve"> due to differences in species nutrient acquisition strategy because </w:t>
      </w:r>
      <w:r w:rsidR="005042AD">
        <w:t xml:space="preserve">the two species are not phylogenetically related and adopt different growth forms and growth durations. </w:t>
      </w:r>
    </w:p>
    <w:p w14:paraId="444BEBFD" w14:textId="74E9D202" w:rsidR="00A461D6" w:rsidRDefault="00221A4C" w:rsidP="00221A4C">
      <w:pPr>
        <w:spacing w:line="480" w:lineRule="auto"/>
        <w:ind w:firstLine="720"/>
      </w:pPr>
      <w:r>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744BDA3A"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r w:rsidR="00525D8E">
        <w:t>.</w:t>
      </w:r>
    </w:p>
    <w:p w14:paraId="643926A3" w14:textId="0623D2FD"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w:t>
      </w:r>
      <w:r w:rsidR="00525D8E">
        <w:t>There will be no effect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29787BAD"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w:t>
      </w:r>
      <w:proofErr w:type="spellStart"/>
      <w:r w:rsidR="007B6BD6" w:rsidRPr="007B6BD6">
        <w:rPr>
          <w:rFonts w:cs="Times New Roman"/>
        </w:rPr>
        <w:t>Dure</w:t>
      </w:r>
      <w:proofErr w:type="spellEnd"/>
      <w:r w:rsidR="007B6BD6" w:rsidRPr="007B6BD6">
        <w:rPr>
          <w:rFonts w:cs="Times New Roman"/>
        </w:rPr>
        <w:t>™ Soybean,</w:t>
      </w:r>
      <w:r w:rsidR="007B6BD6">
        <w:rPr>
          <w:rFonts w:cs="Times New Roman"/>
        </w:rPr>
        <w:t xml:space="preserve"> Cary, NC, USA)</w:t>
      </w:r>
      <w:r w:rsidR="00675662">
        <w:rPr>
          <w:rFonts w:cs="Times New Roman"/>
        </w:rPr>
        <w:t xml:space="preserve"> following a brief surface sterilization in </w:t>
      </w:r>
      <w:r w:rsidR="00F61FD5">
        <w:rPr>
          <w:rFonts w:cs="Times New Roman"/>
          <w:highlight w:val="yellow"/>
        </w:rPr>
        <w:t>20,000 ppm</w:t>
      </w:r>
      <w:r w:rsidR="00675662">
        <w:rPr>
          <w:rFonts w:cs="Times New Roman"/>
        </w:rPr>
        <w:t xml:space="preserve"> </w:t>
      </w:r>
      <w:r w:rsidR="00534BFA">
        <w:rPr>
          <w:rFonts w:cs="Times New Roman"/>
        </w:rPr>
        <w:t>sodium hypochlorite</w:t>
      </w:r>
      <w:r w:rsidR="0038171F">
        <w:rPr>
          <w:rFonts w:cs="Times New Roman"/>
        </w:rPr>
        <w:t xml:space="preserve"> for </w:t>
      </w:r>
      <w:r w:rsidR="00F61FD5">
        <w:rPr>
          <w:rFonts w:cs="Times New Roman"/>
          <w:highlight w:val="yellow"/>
        </w:rPr>
        <w:t>5</w:t>
      </w:r>
      <w:r w:rsidR="00F61FD5">
        <w:rPr>
          <w:rFonts w:cs="Times New Roman"/>
        </w:rPr>
        <w:t xml:space="preserve"> </w:t>
      </w:r>
      <w:r w:rsidR="0038171F">
        <w:rPr>
          <w:rFonts w:cs="Times New Roman"/>
        </w:rPr>
        <w:t>minutes followed</w:t>
      </w:r>
      <w:r w:rsidR="00283E1D">
        <w:rPr>
          <w:rFonts w:cs="Times New Roman"/>
        </w:rPr>
        <w:t xml:space="preserve"> by</w:t>
      </w:r>
      <w:r w:rsidR="0038171F">
        <w:rPr>
          <w:rFonts w:cs="Times New Roman"/>
        </w:rPr>
        <w:t xml:space="preserve"> three</w:t>
      </w:r>
      <w:r w:rsidR="00DA425E">
        <w:rPr>
          <w:rFonts w:cs="Times New Roman"/>
        </w:rPr>
        <w:t xml:space="preserve"> washes in</w:t>
      </w:r>
      <w:r w:rsidR="0038171F">
        <w:rPr>
          <w:rFonts w:cs="Times New Roman"/>
        </w:rPr>
        <w:t xml:space="preserve"> </w:t>
      </w:r>
      <w:r w:rsidR="00283E1D">
        <w:rPr>
          <w:rFonts w:cs="Times New Roman"/>
        </w:rPr>
        <w:t xml:space="preserve">ultrapure </w:t>
      </w:r>
      <w:r w:rsidR="0038171F">
        <w:rPr>
          <w:rFonts w:cs="Times New Roman"/>
        </w:rPr>
        <w:t>water</w:t>
      </w:r>
      <w:r w:rsidR="00F61FD5">
        <w:rPr>
          <w:rFonts w:cs="Times New Roman"/>
        </w:rPr>
        <w:t xml:space="preserve"> </w:t>
      </w:r>
      <w:commentRangeStart w:id="1"/>
      <w:r w:rsidR="00F61FD5" w:rsidRPr="6E1ABADC">
        <w:rPr>
          <w:rFonts w:eastAsia="Times New Roman" w:cs="Times New Roman"/>
          <w:color w:val="000000" w:themeColor="text1"/>
        </w:rPr>
        <w:t xml:space="preserve">(Montville &amp; Schaffner, 2004; </w:t>
      </w:r>
      <w:proofErr w:type="spellStart"/>
      <w:r w:rsidR="00F61FD5" w:rsidRPr="6E1ABADC">
        <w:rPr>
          <w:rFonts w:eastAsia="Times New Roman" w:cs="Times New Roman"/>
          <w:color w:val="000000" w:themeColor="text1"/>
        </w:rPr>
        <w:t>Scouten</w:t>
      </w:r>
      <w:proofErr w:type="spellEnd"/>
      <w:r w:rsidR="00F61FD5" w:rsidRPr="6E1ABADC">
        <w:rPr>
          <w:rFonts w:eastAsia="Times New Roman" w:cs="Times New Roman"/>
          <w:color w:val="000000" w:themeColor="text1"/>
        </w:rPr>
        <w:t xml:space="preserve"> &amp; </w:t>
      </w:r>
      <w:proofErr w:type="spellStart"/>
      <w:r w:rsidR="00F61FD5" w:rsidRPr="6E1ABADC">
        <w:rPr>
          <w:rFonts w:eastAsia="Times New Roman" w:cs="Times New Roman"/>
          <w:color w:val="000000" w:themeColor="text1"/>
        </w:rPr>
        <w:t>Beuchat</w:t>
      </w:r>
      <w:proofErr w:type="spellEnd"/>
      <w:r w:rsidR="00F61FD5" w:rsidRPr="6E1ABADC">
        <w:rPr>
          <w:rFonts w:eastAsia="Times New Roman" w:cs="Times New Roman"/>
          <w:color w:val="000000" w:themeColor="text1"/>
        </w:rPr>
        <w:t>, 2002)</w:t>
      </w:r>
      <w:commentRangeEnd w:id="1"/>
      <w:r w:rsidR="00F61FD5">
        <w:rPr>
          <w:rStyle w:val="CommentReference"/>
          <w:rFonts w:eastAsia="Times New Roman" w:cs="Times New Roman"/>
        </w:rPr>
        <w:commentReference w:id="1"/>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F61FD5">
        <w:rPr>
          <w:rFonts w:cs="Times New Roman"/>
          <w:highlight w:val="yellow"/>
        </w:rPr>
        <w:t>20,000 ppm</w:t>
      </w:r>
      <w:r w:rsidR="00ED1628">
        <w:rPr>
          <w:rFonts w:cs="Times New Roman"/>
        </w:rPr>
        <w:t xml:space="preserve"> </w:t>
      </w:r>
      <w:r w:rsidR="00534BFA">
        <w:rPr>
          <w:rFonts w:cs="Times New Roman"/>
        </w:rPr>
        <w:t>sodium hypochlorit</w:t>
      </w:r>
      <w:r w:rsidR="0038171F">
        <w:rPr>
          <w:rFonts w:cs="Times New Roman"/>
        </w:rPr>
        <w:t xml:space="preserve">e for </w:t>
      </w:r>
      <w:r w:rsidR="00F61FD5">
        <w:rPr>
          <w:rFonts w:cs="Times New Roman"/>
          <w:highlight w:val="yellow"/>
        </w:rPr>
        <w:t>5</w:t>
      </w:r>
      <w:r w:rsidR="00F61FD5">
        <w:rPr>
          <w:rFonts w:cs="Times New Roman"/>
        </w:rPr>
        <w:t xml:space="preserve"> </w:t>
      </w:r>
      <w:r w:rsidR="0038171F">
        <w:rPr>
          <w:rFonts w:cs="Times New Roman"/>
        </w:rPr>
        <w:t>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2A86E271"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w:t>
      </w:r>
      <w:r w:rsidR="00412BAB">
        <w:rPr>
          <w:rFonts w:cs="Times New Roman"/>
        </w:rPr>
        <w:lastRenderedPageBreak/>
        <w:t>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113A59DC"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678454F7" w:rsidR="00DD0878" w:rsidRDefault="00351A75" w:rsidP="008B10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w:t>
      </w:r>
      <w:r>
        <w:rPr>
          <w:rFonts w:cs="Times New Roman"/>
        </w:rPr>
        <w:lastRenderedPageBreak/>
        <w:t xml:space="preserve">respiration, root exudation, or root turnover. An explicit explanation of the limitations for interpreting this calculation can be found in </w:t>
      </w:r>
      <w:r w:rsidR="008B104C">
        <w:rPr>
          <w:rFonts w:cs="Times New Roman"/>
        </w:rPr>
        <w:fldChar w:fldCharType="begin" w:fldLock="1"/>
      </w:r>
      <w:r w:rsidR="008B104C">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8B104C">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6C8E56FE"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r w:rsidR="007D0701">
        <w:t>whole plant biomass</w:t>
      </w:r>
      <w:r w:rsidR="00360D30">
        <w:t>,</w:t>
      </w:r>
      <w:r w:rsidR="00360D30">
        <w:rPr>
          <w:i/>
          <w:iCs/>
        </w:rPr>
        <w:t xml:space="preserve"> </w:t>
      </w:r>
      <w:r w:rsidR="00AD6759">
        <w:t xml:space="preserve">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0FC0C20D" w14:textId="00CFD4E1" w:rsidR="006A394B" w:rsidRDefault="00166B47" w:rsidP="008B104C">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r w:rsidR="00D02153">
        <w:t>structural carbon costs to acquire nitrogen</w:t>
      </w:r>
      <w:r w:rsidR="006A394B">
        <w:t xml:space="preserve">, </w:t>
      </w:r>
      <w:r w:rsidR="00D02153">
        <w:t>belowground carbon biomass</w:t>
      </w:r>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8B104C">
        <w:t xml:space="preserve">We </w:t>
      </w:r>
      <w:r w:rsidR="00D87519">
        <w:t xml:space="preserve">attempted to satisfy residual normality assumptions by fitting 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w:t>
      </w:r>
      <w:r w:rsidRPr="00166B47">
        <w:lastRenderedPageBreak/>
        <w:t xml:space="preserve">transformed </w:t>
      </w:r>
      <w:r w:rsidR="00D02153">
        <w:t>structural carbon costs to acquire nitrogen</w:t>
      </w:r>
      <w:r w:rsidR="006A394B">
        <w:t xml:space="preserve">, </w:t>
      </w:r>
      <w:r w:rsidR="00D02153">
        <w:t>belowground carbon biomass</w:t>
      </w:r>
      <w:r w:rsidR="006A394B">
        <w:t>, total biomass, root biomass, and biomass: pot volume, and square root transformed root nodule biomass: root biomass and root nodule biomass.</w:t>
      </w:r>
    </w:p>
    <w:p w14:paraId="3B7A47D8" w14:textId="228278C5"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w:t>
      </w:r>
      <w:proofErr w:type="spellStart"/>
      <w:r w:rsidRPr="00863849">
        <w:t>emmeans</w:t>
      </w:r>
      <w:proofErr w:type="spellEnd"/>
      <w:r w:rsidRPr="00863849">
        <w:t xml:space="preserve">'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to conduct post-hoc 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576171AA" w14:textId="22285FA0"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w:t>
      </w:r>
      <w:r w:rsidR="00D14794">
        <w:t>1</w:t>
      </w:r>
      <w:r>
        <w:t xml:space="preserve">; Fig. </w:t>
      </w:r>
      <w:r w:rsidR="00D14794">
        <w:t>1</w:t>
      </w:r>
      <w:r>
        <w:t>A). This interaction indicated that inoculated individuals grown under low</w:t>
      </w:r>
      <w:r w:rsidR="00737E3B">
        <w:t xml:space="preserve"> soil</w:t>
      </w:r>
      <w:r>
        <w:t xml:space="preserve"> nitrogen fertilization had 63.4% lower </w:t>
      </w:r>
      <w:r w:rsidRPr="00607987">
        <w:t>structural carbon costs to acquire nitrogen</w:t>
      </w:r>
      <w:r>
        <w:t xml:space="preserve"> than non-inoculated individuals also grown under low </w:t>
      </w:r>
      <w:r w:rsidR="00737E3B">
        <w:t xml:space="preserve">soil </w:t>
      </w:r>
      <w:r>
        <w:t xml:space="preserve">nitrogen fertilization (Tukey: p&lt;0.001). There was no difference in </w:t>
      </w:r>
      <w:r w:rsidRPr="00607987">
        <w:t>structural carbon costs to acquire nitrogen</w:t>
      </w:r>
      <w:r>
        <w:t xml:space="preserve"> between inoculation treatments under high</w:t>
      </w:r>
      <w:r w:rsidR="001B6C4A">
        <w:t xml:space="preserve"> soil</w:t>
      </w:r>
      <w:r>
        <w:t xml:space="preserve"> nitrogen fertilization (Tukey: p=0.597). </w:t>
      </w:r>
      <w:r w:rsidR="001B6C4A">
        <w:t>Soil n</w:t>
      </w:r>
      <w:r>
        <w:t xml:space="preserve">itrogen fertilization also decreased </w:t>
      </w:r>
      <w:r w:rsidRPr="00607987">
        <w:t>structural carbon costs to acquire nitrogen</w:t>
      </w:r>
      <w:r>
        <w:t>, where individuals grown under high</w:t>
      </w:r>
      <w:r w:rsidR="001B6C4A">
        <w:t xml:space="preserve"> soil</w:t>
      </w:r>
      <w:r>
        <w:t xml:space="preserve"> nitrogen fertilization</w:t>
      </w:r>
      <w:r w:rsidR="00AF02DC">
        <w:t xml:space="preserve"> </w:t>
      </w:r>
      <w:r>
        <w:t xml:space="preserve">had 54.1% lower </w:t>
      </w:r>
      <w:r w:rsidRPr="00607987">
        <w:t>structural carbon costs to acquire nitrogen</w:t>
      </w:r>
      <w:r>
        <w:t xml:space="preserve"> than those grown under low</w:t>
      </w:r>
      <w:r w:rsidR="001B6C4A">
        <w:t xml:space="preserve"> soil</w:t>
      </w:r>
      <w:r>
        <w:t xml:space="preserve"> nitrogen fertilization (Tukey: p&lt;0.001). Inoculation decreased </w:t>
      </w:r>
      <w:r w:rsidRPr="00607987">
        <w:t>structural carbon costs to acquire nitrogen</w:t>
      </w:r>
      <w:r>
        <w:t xml:space="preserve">, where inoculated individuals had 91.5% lower </w:t>
      </w:r>
      <w:r w:rsidRPr="00607987">
        <w:t xml:space="preserve">structural carbon costs to acquire nitrogen than </w:t>
      </w:r>
      <w:r>
        <w:t>non-inoculated individuals (Tukey: p&lt;0.001).</w:t>
      </w:r>
    </w:p>
    <w:p w14:paraId="467D2C60" w14:textId="23113CBB" w:rsidR="007E4069" w:rsidRDefault="007E4069" w:rsidP="00457CFE">
      <w:pPr>
        <w:spacing w:line="480" w:lineRule="auto"/>
        <w:ind w:firstLine="720"/>
      </w:pPr>
      <w:r>
        <w:t>S</w:t>
      </w:r>
      <w:r w:rsidRPr="00607987">
        <w:t>tructural carbon costs to acquire nitrogen</w:t>
      </w:r>
      <w:r>
        <w:t xml:space="preserve"> results were primarily due to treatment impacts on whole plant biomass, rather than belowground carbon biomass. Specifically, whole plant nitrogen biomass was driven by a strong interaction between soil nitrogen fertilization and inoculation (Table 1; Fig. 1C). This interaction indicated that inoculated individuals grown under low soil nitrogen fertilization had 72.4% higher whole plant nitrogen biomass than non-inoculated individuals also grown under low soil nitrogen fertilization (Tukey: p&lt;0.001), with no difference between inoculation treatments under high soil nitrogen fertilization (Tukey: p=0.873). Soil nitrogen fertilization also increased whole plant nitrogen biomass, where individuals grown under high soil nitrogen fertilization had 119.0% higher whole plant nitrogen </w:t>
      </w:r>
      <w:r>
        <w:lastRenderedPageBreak/>
        <w:t>biomass than those grown under low soil nitrogen fertilization (Tukey: p&lt;0.001). Inoculation increased whole plant nitrogen biomass, where inoculated individuals had 17.4% higher whole plant nitrogen biomass than those that were not inoculated (Tukey: p&lt;0.001).</w:t>
      </w:r>
    </w:p>
    <w:p w14:paraId="1040FEF2" w14:textId="6A02F53A" w:rsidR="00457CFE" w:rsidRDefault="007E4069" w:rsidP="00457CFE">
      <w:pPr>
        <w:spacing w:line="480" w:lineRule="auto"/>
        <w:ind w:firstLine="720"/>
      </w:pPr>
      <w:r>
        <w:t>Belowground carbon biomass was not impacted by the treatments nearly as much as whole plant nitrogen biomass. However, i</w:t>
      </w:r>
      <w:r w:rsidR="008B6B1D">
        <w:t xml:space="preserve">noculation </w:t>
      </w:r>
      <w:r>
        <w:t xml:space="preserve">had a slight </w:t>
      </w:r>
      <w:r w:rsidR="008B6B1D">
        <w:t xml:space="preserve">affected </w:t>
      </w:r>
      <w:r w:rsidR="008B6B1D" w:rsidRPr="00607987">
        <w:t>belowground carbon biomass (</w:t>
      </w:r>
      <w:r w:rsidR="008B6B1D">
        <w:t xml:space="preserve">Table </w:t>
      </w:r>
      <w:r w:rsidR="00D14794">
        <w:t>1</w:t>
      </w:r>
      <w:r w:rsidR="008B6B1D">
        <w:t xml:space="preserve">; Fig. </w:t>
      </w:r>
      <w:r w:rsidR="00D14794">
        <w:t>1</w:t>
      </w:r>
      <w:r w:rsidR="008B6B1D">
        <w:t xml:space="preserve">B). Specifically, inoculated </w:t>
      </w:r>
      <w:r w:rsidR="00AF02DC">
        <w:t xml:space="preserve">individuals </w:t>
      </w:r>
      <w:r w:rsidR="008B6B1D">
        <w:t>had 29.9% less belowground carbon biomass than</w:t>
      </w:r>
      <w:r w:rsidR="000E65D6">
        <w:t xml:space="preserve"> those that were not inoculated</w:t>
      </w:r>
      <w:r w:rsidR="008B6B1D">
        <w:t xml:space="preserve"> (Tukey: p=0.050). There was no effect of</w:t>
      </w:r>
      <w:r w:rsidR="00D02153">
        <w:t xml:space="preserve"> soil nitrogen</w:t>
      </w:r>
      <w:r w:rsidR="008B6B1D">
        <w:t xml:space="preserve"> fertilization or any observable interaction between </w:t>
      </w:r>
      <w:r w:rsidR="00D02153">
        <w:t xml:space="preserve">soil nitrogen </w:t>
      </w:r>
      <w:r w:rsidR="008B6B1D">
        <w:t xml:space="preserve">fertilization and inoculation on </w:t>
      </w:r>
      <w:r w:rsidR="008B6B1D" w:rsidRPr="00607987">
        <w:t>belowground carbon biomass</w:t>
      </w:r>
      <w:r w:rsidR="008B6B1D">
        <w:t xml:space="preserve"> (Table </w:t>
      </w:r>
      <w:r w:rsidR="00D14794">
        <w:t>1</w:t>
      </w:r>
      <w:r w:rsidR="008B6B1D">
        <w:t xml:space="preserve">). </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5E6154">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5E6154">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5E6154">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5E6154">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5E6154">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5E6154">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5E6154">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5E6154">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5E6154">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5E6154">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5E6154">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5E6154">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5E6154">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5E6154">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5E6154">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5E6154">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5E6154">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5E6154">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5E6154">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5E6154">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5E6154">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5E6154">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5E6154">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5E6154">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5E6154">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5E6154">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48E4442E" w:rsidR="008B6B1D" w:rsidRDefault="00D23267" w:rsidP="008B6B1D">
      <w:pPr>
        <w:spacing w:line="480" w:lineRule="auto"/>
        <w:rPr>
          <w:b/>
          <w:bCs/>
        </w:rPr>
      </w:pPr>
      <w:r>
        <w:rPr>
          <w:b/>
          <w:bCs/>
          <w:noProof/>
        </w:rPr>
        <w:drawing>
          <wp:inline distT="0" distB="0" distL="0" distR="0" wp14:anchorId="7818661C" wp14:editId="2EFF37F4">
            <wp:extent cx="5943600" cy="2971800"/>
            <wp:effectExtent l="0" t="0" r="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stretch>
                      <a:fillRect/>
                    </a:stretch>
                  </pic:blipFill>
                  <pic:spPr>
                    <a:xfrm>
                      <a:off x="0" y="0"/>
                      <a:ext cx="5943600" cy="2971800"/>
                    </a:xfrm>
                    <a:prstGeom prst="rect">
                      <a:avLst/>
                    </a:prstGeom>
                  </pic:spPr>
                </pic:pic>
              </a:graphicData>
            </a:graphic>
          </wp:inline>
        </w:drawing>
      </w:r>
    </w:p>
    <w:p w14:paraId="4CE47144" w14:textId="043886E6" w:rsidR="008B6B1D" w:rsidRDefault="008B6B1D" w:rsidP="008B6B1D">
      <w:pPr>
        <w:spacing w:line="480" w:lineRule="auto"/>
      </w:pPr>
      <w:commentRangeStart w:id="2"/>
      <w:commentRangeStart w:id="3"/>
      <w:r>
        <w:rPr>
          <w:b/>
          <w:bCs/>
        </w:rPr>
        <w:t xml:space="preserve">Figure </w:t>
      </w:r>
      <w:r w:rsidR="001A31D4">
        <w:rPr>
          <w:b/>
          <w:bCs/>
        </w:rPr>
        <w:t>1</w:t>
      </w:r>
      <w:r>
        <w:t xml:space="preserve"> </w:t>
      </w:r>
      <w:commentRangeEnd w:id="2"/>
      <w:r w:rsidR="00BA134D">
        <w:rPr>
          <w:rStyle w:val="CommentReference"/>
          <w:rFonts w:eastAsia="Times New Roman" w:cs="Times New Roman"/>
        </w:rPr>
        <w:commentReference w:id="2"/>
      </w:r>
      <w:commentRangeEnd w:id="3"/>
      <w:r w:rsidR="002C2298">
        <w:rPr>
          <w:rStyle w:val="CommentReference"/>
          <w:rFonts w:eastAsia="Times New Roman" w:cs="Times New Roman"/>
        </w:rPr>
        <w:commentReference w:id="3"/>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598B63C3" w:rsidR="008B6B1D" w:rsidRPr="00322974" w:rsidRDefault="0004004B" w:rsidP="008B6B1D">
      <w:pPr>
        <w:spacing w:line="480" w:lineRule="auto"/>
        <w:rPr>
          <w:i/>
          <w:iCs/>
        </w:rPr>
      </w:pPr>
      <w:r>
        <w:rPr>
          <w:i/>
          <w:iCs/>
        </w:rPr>
        <w:lastRenderedPageBreak/>
        <w:t>Whole plant growth and plant investments to nitrogen fixation</w:t>
      </w:r>
    </w:p>
    <w:p w14:paraId="6F377BBC" w14:textId="47E91DFD" w:rsidR="008B6B1D" w:rsidRDefault="008B6B1D" w:rsidP="008B6B1D">
      <w:pPr>
        <w:spacing w:line="480" w:lineRule="auto"/>
        <w:ind w:firstLine="720"/>
      </w:pPr>
      <w:r>
        <w:t>T</w:t>
      </w:r>
      <w:r w:rsidR="002A7BCE">
        <w:t xml:space="preserve">here was an </w:t>
      </w:r>
      <w:r>
        <w:t>interaction between nitrogen fertilization and inoculation</w:t>
      </w:r>
      <w:r w:rsidR="002A7BCE">
        <w:t xml:space="preserve"> on total leaf area</w:t>
      </w:r>
      <w:r>
        <w:t xml:space="preserve"> (Table </w:t>
      </w:r>
      <w:r w:rsidR="00D14794">
        <w:t>1</w:t>
      </w:r>
      <w:r>
        <w:t xml:space="preserve">; Fig. </w:t>
      </w:r>
      <w:r w:rsidR="00D14794">
        <w:t>2</w:t>
      </w:r>
      <w:r>
        <w:t>A). This interaction indicated that inoculated individuals grown under low nitrogen fertilization had 59.7% higher total leaf area than non-inoculated individuals also grown under low nitrogen fertilization (Tukey: p&lt;0.001), with no difference between inoculation treatments under high nitrogen fertilization (Tukey: p=0.631). Nitrogen fertilization also increased total leaf area, where individuals grown under high nitrogen fertilization had 77.4% higher total leaf area than those grown under low nitrogen fertilization (Tukey: p&lt;0.001). Inoculation also increased total leaf area, where inoculated individuals had 21.4</w:t>
      </w:r>
      <w:r w:rsidR="002A7BCE">
        <w:t>%</w:t>
      </w:r>
      <w:r>
        <w:t xml:space="preserve"> higher total leaf area than non-inoculated individuals (Tukey: p&lt;0.001).</w:t>
      </w:r>
    </w:p>
    <w:p w14:paraId="3E92D654" w14:textId="38A6F74D" w:rsidR="008B6B1D" w:rsidRDefault="008B6B1D" w:rsidP="008B6B1D">
      <w:pPr>
        <w:spacing w:line="480" w:lineRule="auto"/>
        <w:ind w:firstLine="720"/>
      </w:pPr>
      <w:r>
        <w:t xml:space="preserve">Whole plant biomass was </w:t>
      </w:r>
      <w:r w:rsidR="002A7BCE">
        <w:t xml:space="preserve">positively </w:t>
      </w:r>
      <w:proofErr w:type="spellStart"/>
      <w:proofErr w:type="gramStart"/>
      <w:r w:rsidR="002A7BCE">
        <w:t>effected</w:t>
      </w:r>
      <w:proofErr w:type="spellEnd"/>
      <w:proofErr w:type="gramEnd"/>
      <w:r w:rsidR="002A7BCE">
        <w:t xml:space="preserve"> </w:t>
      </w:r>
      <w:r>
        <w:t xml:space="preserve">by nitrogen fertilization (Table 5; Fig. 5B), where individuals grown under high nitrogen fertilization had 55.5% higher whole plant biomass than those grown under low nitrogen fertilization (Tukey: p&lt;0.001). There was no inoculation effect nor was there any interaction between inoculation and nitrogen fertilization (Table </w:t>
      </w:r>
      <w:r w:rsidR="00D14794">
        <w:t>1</w:t>
      </w:r>
      <w:r>
        <w:t xml:space="preserve">; Fig. </w:t>
      </w:r>
      <w:r w:rsidR="00D14794">
        <w:t>2</w:t>
      </w:r>
      <w:r>
        <w:t>B).</w:t>
      </w:r>
    </w:p>
    <w:p w14:paraId="1BCAB548" w14:textId="786A26E7" w:rsidR="008B104C" w:rsidRDefault="0004004B" w:rsidP="0004004B">
      <w:pPr>
        <w:spacing w:line="480" w:lineRule="auto"/>
        <w:ind w:firstLine="720"/>
      </w:pPr>
      <w:r>
        <w:t>Root nodule biomass: root biomass was positive</w:t>
      </w:r>
      <w:r w:rsidR="002A7BCE">
        <w:t>ly</w:t>
      </w:r>
      <w:r>
        <w:t xml:space="preserve"> </w:t>
      </w:r>
      <w:proofErr w:type="gramStart"/>
      <w:r>
        <w:t>effect</w:t>
      </w:r>
      <w:r w:rsidR="002A7BCE">
        <w:t>ed</w:t>
      </w:r>
      <w:proofErr w:type="gramEnd"/>
      <w:r>
        <w:t xml:space="preserve"> of inoculation (Table 1; Fig. 2C). Specifically, inoculated individuals had 323.5% greater root nodule biomass: root biomass than non-inoculated individuals when averaged across nitrogen fertilization treatments. There was no effect of fertilization or any observable interaction between fertilization and inoculation on root nodule biomass: root biomass (Table 1). Root nodule biomass: root biomass patterns were driven by a strong increase in root nodule biomass and a marginal decrease in root biomass with inoculation.</w:t>
      </w:r>
    </w:p>
    <w:p w14:paraId="2235383F" w14:textId="23840BF0"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08744EB4" w:rsidR="00494E8C" w:rsidRDefault="00494E8C" w:rsidP="008B6B1D">
      <w:pPr>
        <w:spacing w:line="480" w:lineRule="auto"/>
        <w:rPr>
          <w:b/>
          <w:bCs/>
        </w:rPr>
      </w:pPr>
      <w:r>
        <w:rPr>
          <w:b/>
          <w:bCs/>
          <w:noProof/>
        </w:rPr>
        <w:drawing>
          <wp:inline distT="0" distB="0" distL="0" distR="0" wp14:anchorId="70FBF8D3" wp14:editId="77881C1A">
            <wp:extent cx="5943600" cy="2122805"/>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0"/>
                    <a:stretch>
                      <a:fillRect/>
                    </a:stretch>
                  </pic:blipFill>
                  <pic:spPr>
                    <a:xfrm>
                      <a:off x="0" y="0"/>
                      <a:ext cx="5943600" cy="2122805"/>
                    </a:xfrm>
                    <a:prstGeom prst="rect">
                      <a:avLst/>
                    </a:prstGeom>
                  </pic:spPr>
                </pic:pic>
              </a:graphicData>
            </a:graphic>
          </wp:inline>
        </w:drawing>
      </w:r>
    </w:p>
    <w:p w14:paraId="39C89638" w14:textId="42AEBB1C" w:rsidR="008B6B1D" w:rsidRDefault="008B6B1D" w:rsidP="008B6B1D">
      <w:pPr>
        <w:spacing w:line="480" w:lineRule="auto"/>
        <w:rPr>
          <w:b/>
          <w:bCs/>
        </w:rPr>
      </w:pPr>
      <w:commentRangeStart w:id="4"/>
      <w:commentRangeStart w:id="5"/>
      <w:r>
        <w:rPr>
          <w:b/>
          <w:bCs/>
        </w:rPr>
        <w:t xml:space="preserve">Figure </w:t>
      </w:r>
      <w:r w:rsidR="00F640C8">
        <w:rPr>
          <w:b/>
          <w:bCs/>
        </w:rPr>
        <w:t>2</w:t>
      </w:r>
      <w:r>
        <w:t xml:space="preserve"> </w:t>
      </w:r>
      <w:commentRangeEnd w:id="4"/>
      <w:r w:rsidR="005879F3">
        <w:rPr>
          <w:rStyle w:val="CommentReference"/>
          <w:rFonts w:eastAsia="Times New Roman" w:cs="Times New Roman"/>
        </w:rPr>
        <w:commentReference w:id="4"/>
      </w:r>
      <w:commentRangeEnd w:id="5"/>
      <w:r w:rsidR="00480FFF">
        <w:rPr>
          <w:rStyle w:val="CommentReference"/>
          <w:rFonts w:eastAsia="Times New Roman" w:cs="Times New Roman"/>
        </w:rPr>
        <w:commentReference w:id="5"/>
      </w:r>
      <w:r w:rsidRPr="001B10F7">
        <w:t>Effects</w:t>
      </w:r>
      <w:r>
        <w:t xml:space="preserve"> of soil nitrogen fertilization and inoculation on </w:t>
      </w:r>
      <w:r>
        <w:rPr>
          <w:i/>
          <w:iCs/>
        </w:rPr>
        <w:t>G. max</w:t>
      </w:r>
      <w:r>
        <w:t xml:space="preserve"> total leaf area (panel A)</w:t>
      </w:r>
      <w:r w:rsidR="00494E8C">
        <w:t xml:space="preserve">, </w:t>
      </w:r>
      <w:r>
        <w:t>whole plant biomass</w:t>
      </w:r>
      <w:r>
        <w:rPr>
          <w:color w:val="000000"/>
        </w:rPr>
        <w:t xml:space="preserve"> (panel B)</w:t>
      </w:r>
      <w:r w:rsidR="00494E8C">
        <w:rPr>
          <w:color w:val="000000"/>
        </w:rPr>
        <w:t>, and nodule biomass: root biomass (panel C)</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0CD1113E" w14:textId="450735E8" w:rsidR="008B6B1D" w:rsidRPr="0004004B" w:rsidRDefault="008B6B1D" w:rsidP="0004004B">
      <w:pPr>
        <w:spacing w:line="480" w:lineRule="auto"/>
        <w:rPr>
          <w:b/>
          <w:bCs/>
        </w:rPr>
      </w:pPr>
      <w:r>
        <w:rPr>
          <w:b/>
          <w:bCs/>
        </w:rPr>
        <w:br w:type="page"/>
      </w:r>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52B6AC02" w:rsidR="004035F7" w:rsidRPr="00984383" w:rsidRDefault="00020222" w:rsidP="00984383">
      <w:pPr>
        <w:pStyle w:val="Bibliography"/>
        <w:spacing w:line="480" w:lineRule="auto"/>
      </w:pPr>
      <w:r>
        <w:tab/>
        <w:t xml:space="preserve">Here, we </w:t>
      </w:r>
      <w:r w:rsidR="00984383">
        <w:t xml:space="preserve">quantified the interactive effect of soil nitrogen fertilization and inoculation by nitrogen 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as despite no significant differences in belowground structural investment across the treatments. Instead, the difference was driven by greater whole-plant nitrogen in inoculated plants than uninoculated plants when soil nitrogen fertilization was low. This suggests that symbioses with nitrogen fixing bacteria reduce nitrogen acquisition costs under low soil nitrogen availability. That said, costs were lowest under high soil nitrogen availability as a result of high amounts of plant nitrogen uptake. Interestingly, investment in root nodules did not vary with soil nitrogen fertilization. We expand on and contextualize these key results below. </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4FE11B5B" w:rsidR="00984383" w:rsidRDefault="000407A6" w:rsidP="00984383">
      <w:pPr>
        <w:spacing w:line="480" w:lineRule="auto"/>
      </w:pPr>
      <w:r>
        <w:tab/>
        <w:t xml:space="preserve">Our results provide direct evidence that symbioses with nitrogen fixing bacteria reduce carbon costs to acquire nitrogen when soil </w:t>
      </w:r>
      <w:proofErr w:type="spellStart"/>
      <w:r>
        <w:t>nitogen</w:t>
      </w:r>
      <w:proofErr w:type="spellEnd"/>
      <w:r>
        <w:t xml:space="preserve"> availability is low. This corroborates results from past theor</w:t>
      </w:r>
      <w:r w:rsidR="00E9044E">
        <w:t>y</w:t>
      </w:r>
      <w:r>
        <w:t xml:space="preserve"> (</w:t>
      </w:r>
      <w:proofErr w:type="spellStart"/>
      <w:r w:rsidR="00E9044E">
        <w:t>Vitousek</w:t>
      </w:r>
      <w:proofErr w:type="spellEnd"/>
      <w:r w:rsidR="00E9044E">
        <w:t xml:space="preserve"> et al., 2002</w:t>
      </w:r>
      <w:r>
        <w:t>) and cross-species experimental studies (</w:t>
      </w:r>
      <w:proofErr w:type="spellStart"/>
      <w:r>
        <w:t>Perkwoski</w:t>
      </w:r>
      <w:proofErr w:type="spellEnd"/>
      <w:r>
        <w:t xml:space="preserve"> et al., 2021). Here, we used individuals of the same species to confirm that symbioses with nitrogen fixing bacteria are the driver of this response.</w:t>
      </w:r>
    </w:p>
    <w:p w14:paraId="3762D102" w14:textId="0E962F7B" w:rsidR="000407A6" w:rsidRDefault="000407A6" w:rsidP="00984383">
      <w:pPr>
        <w:spacing w:line="480" w:lineRule="auto"/>
      </w:pPr>
      <w:r>
        <w:tab/>
        <w:t xml:space="preserve">Despite a large inoculation effect on carbon costs to acquire nitrogen at low soil nitrogen availability, there was no impact (positive or negative) of inoculation at high levels of soil nitrogen availability. </w:t>
      </w:r>
      <w:r w:rsidR="00871D5C">
        <w:t xml:space="preserve">Similar results were shown in a previous cross-species study that found that </w:t>
      </w:r>
      <w:r w:rsidR="00871D5C">
        <w:lastRenderedPageBreak/>
        <w:t>plants with and without symbioses with nitrogen fixing bacteria had more similar carbon costs to acquire nitrogen when soil nitrogen availability was high, compared to that when it was low (</w:t>
      </w:r>
      <w:proofErr w:type="spellStart"/>
      <w:r w:rsidR="00871D5C">
        <w:t>Perkowski</w:t>
      </w:r>
      <w:proofErr w:type="spellEnd"/>
      <w:r w:rsidR="00871D5C">
        <w:t xml:space="preserve"> et al., 2021). The difference may help to explain the greater prevalence of plants capable of symbiotic nitrogen fixation where soil nitrogen availability is low (e.g., </w:t>
      </w:r>
      <w:commentRangeStart w:id="6"/>
      <w:r w:rsidR="00E9044E">
        <w:t>Monks et al., 2012</w:t>
      </w:r>
      <w:commentRangeEnd w:id="6"/>
      <w:r w:rsidR="00E9044E">
        <w:rPr>
          <w:rStyle w:val="CommentReference"/>
          <w:rFonts w:eastAsia="Times New Roman" w:cs="Times New Roman"/>
        </w:rPr>
        <w:commentReference w:id="6"/>
      </w:r>
      <w:r w:rsidR="00E9044E">
        <w:t>), as expected from theory (</w:t>
      </w:r>
      <w:proofErr w:type="spellStart"/>
      <w:r w:rsidR="00E9044E">
        <w:t>Vitousek</w:t>
      </w:r>
      <w:proofErr w:type="spellEnd"/>
      <w:r w:rsidR="00E9044E">
        <w:t xml:space="preserve"> et al., 2002, </w:t>
      </w:r>
      <w:proofErr w:type="spellStart"/>
      <w:r w:rsidR="00E9044E">
        <w:t>Vitousek</w:t>
      </w:r>
      <w:proofErr w:type="spellEnd"/>
      <w:r w:rsidR="00E9044E">
        <w:t xml:space="preserve"> and Field, 1999, </w:t>
      </w:r>
      <w:proofErr w:type="spellStart"/>
      <w:r w:rsidR="00E9044E">
        <w:t>Menge</w:t>
      </w:r>
      <w:proofErr w:type="spellEnd"/>
      <w:r w:rsidR="00E9044E">
        <w:t xml:space="preserve"> et al., 2008).</w:t>
      </w:r>
    </w:p>
    <w:p w14:paraId="32A846D8" w14:textId="290C2FFC" w:rsidR="00BA6F63" w:rsidRPr="00984383" w:rsidRDefault="00BA6F63" w:rsidP="00984383">
      <w:pPr>
        <w:spacing w:line="480" w:lineRule="auto"/>
      </w:pPr>
      <w:r>
        <w:tab/>
        <w:t xml:space="preserve">Our results indicate that symbiotic nitrogen fixation may provide a competitive advantage in nitrogen-poor soils by reducing plant carbon costs for acquiring nitrogen. However, the </w:t>
      </w:r>
      <w:r w:rsidR="00BB6891">
        <w:t>longer-term</w:t>
      </w:r>
      <w:r>
        <w:t xml:space="preserve"> outcomes of this advantage are difficult to predict because nitrogen fixation brings in nitrogen to the ecosystem that may alleviate nitrogen limitation in non-fixing species following recycling.</w:t>
      </w:r>
      <w:r w:rsidR="00BB6891">
        <w:t xml:space="preserve"> Additionally, other bottom-up (e.g., soil resources) and top-down (e.g., herbivory) may limit the competitive ability of nitrogen fixers in terrestrial ecosystems (</w:t>
      </w:r>
      <w:proofErr w:type="spellStart"/>
      <w:r w:rsidR="00BB6891">
        <w:t>Vitousek</w:t>
      </w:r>
      <w:proofErr w:type="spellEnd"/>
      <w:r w:rsidR="00BB6891">
        <w:t xml:space="preserve"> et al., 2013, </w:t>
      </w:r>
      <w:proofErr w:type="spellStart"/>
      <w:r w:rsidR="00BB6891">
        <w:t>Vitousek</w:t>
      </w:r>
      <w:proofErr w:type="spellEnd"/>
      <w:r w:rsidR="00BB6891">
        <w:t xml:space="preserve"> et al., 2002, Eisele et al., 1989, Ritchie and Thomas, 1995, Ritchie et al., 1998, </w:t>
      </w:r>
      <w:proofErr w:type="spellStart"/>
      <w:r w:rsidR="00BB6891">
        <w:t>Vitousek</w:t>
      </w:r>
      <w:proofErr w:type="spellEnd"/>
      <w:r w:rsidR="00BB6891">
        <w:t xml:space="preserve"> and Field, 1999, </w:t>
      </w:r>
      <w:proofErr w:type="spellStart"/>
      <w:r w:rsidR="00BB6891">
        <w:t>Rastetter</w:t>
      </w:r>
      <w:proofErr w:type="spellEnd"/>
      <w:r w:rsidR="00BB6891">
        <w:t xml:space="preserve"> et al., 2001).</w:t>
      </w:r>
      <w:r>
        <w:t xml:space="preserve"> Longer term field and mesocosm experiments</w:t>
      </w:r>
      <w:r w:rsidR="00BB6891">
        <w:t xml:space="preserve"> (e.g., </w:t>
      </w:r>
      <w:proofErr w:type="spellStart"/>
      <w:r w:rsidR="00BB6891">
        <w:t>Finzi</w:t>
      </w:r>
      <w:proofErr w:type="spellEnd"/>
      <w:r w:rsidR="00BB6891">
        <w:t xml:space="preserve"> and Rodgers, 2009)</w:t>
      </w:r>
      <w:r>
        <w:t xml:space="preserve">, coupled </w:t>
      </w:r>
      <w:r w:rsidR="00BB6891">
        <w:t>with targeted model experiments (</w:t>
      </w:r>
      <w:commentRangeStart w:id="7"/>
      <w:r w:rsidR="00BB6891">
        <w:t xml:space="preserve">e.g., </w:t>
      </w:r>
      <w:proofErr w:type="spellStart"/>
      <w:r w:rsidR="00BB6891">
        <w:t>Brzostek</w:t>
      </w:r>
      <w:proofErr w:type="spellEnd"/>
      <w:r w:rsidR="00BB6891">
        <w:t xml:space="preserve"> et al., 2014</w:t>
      </w:r>
      <w:commentRangeEnd w:id="7"/>
      <w:r w:rsidR="00BB6891">
        <w:rPr>
          <w:rStyle w:val="CommentReference"/>
          <w:rFonts w:eastAsia="Times New Roman" w:cs="Times New Roman"/>
        </w:rPr>
        <w:commentReference w:id="7"/>
      </w:r>
      <w:r w:rsidR="00BB6891">
        <w:t>)</w:t>
      </w:r>
      <w:r w:rsidR="001C5321">
        <w:t xml:space="preserve"> could help to clarify the role of different drivers. </w:t>
      </w:r>
    </w:p>
    <w:p w14:paraId="16D020B7" w14:textId="2ED06786" w:rsidR="00723F29" w:rsidRDefault="00723F29" w:rsidP="00984383">
      <w:pPr>
        <w:spacing w:line="480" w:lineRule="auto"/>
        <w:ind w:firstLine="720"/>
      </w:pPr>
    </w:p>
    <w:p w14:paraId="07A0FCB2" w14:textId="5E4745F6" w:rsidR="00D35783" w:rsidRDefault="00A74617" w:rsidP="001C5321">
      <w:pPr>
        <w:spacing w:line="480" w:lineRule="auto"/>
        <w:rPr>
          <w:i/>
        </w:rPr>
      </w:pPr>
      <w:r w:rsidRPr="001C5321">
        <w:rPr>
          <w:i/>
        </w:rPr>
        <w:t>Soil nitrogen availability and inoculation modify whole plant nitrogen, but not belowground structural carbon</w:t>
      </w:r>
    </w:p>
    <w:p w14:paraId="577B7123" w14:textId="77777777" w:rsidR="00950B61" w:rsidRDefault="001C5321" w:rsidP="001C5321">
      <w:pPr>
        <w:spacing w:line="480" w:lineRule="auto"/>
      </w:pPr>
      <w:r>
        <w:tab/>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p>
    <w:p w14:paraId="6F53E43A" w14:textId="46F1DB5E" w:rsidR="001C5321" w:rsidRDefault="00F1176B" w:rsidP="00950B61">
      <w:pPr>
        <w:spacing w:line="480" w:lineRule="auto"/>
        <w:ind w:firstLine="720"/>
      </w:pPr>
      <w:r>
        <w:lastRenderedPageBreak/>
        <w:t xml:space="preserve">The increase in nitrogen uptake in our study was predominantly used to support aboveground tissue, which showed large stimulation under increasing soil nitrogen availability and with inoculation when soil nitrogen was low. </w:t>
      </w:r>
      <w:r w:rsidR="00950B61">
        <w:t>Theory suggests that increasing nitrogen availability (from soil or symbionts) should increase relative plant investment in aboveground tissues (</w:t>
      </w:r>
      <w:commentRangeStart w:id="8"/>
      <w:proofErr w:type="spellStart"/>
      <w:r w:rsidR="00950B61">
        <w:t>Ågren</w:t>
      </w:r>
      <w:proofErr w:type="spellEnd"/>
      <w:r w:rsidR="00950B61">
        <w:t xml:space="preserve"> and Franklin, 2003</w:t>
      </w:r>
      <w:commentRangeEnd w:id="8"/>
      <w:r w:rsidR="00950B61">
        <w:rPr>
          <w:rStyle w:val="CommentReference"/>
          <w:rFonts w:eastAsia="Times New Roman" w:cs="Times New Roman"/>
        </w:rPr>
        <w:commentReference w:id="8"/>
      </w:r>
      <w:r w:rsidR="00950B61">
        <w:t>), as we saw here. And, indeed, meta-analyses find consistent positive stim</w:t>
      </w:r>
      <w:r>
        <w:t>ulation of</w:t>
      </w:r>
      <w:r w:rsidR="00950B61">
        <w:t xml:space="preserve"> aboveground </w:t>
      </w:r>
      <w:r>
        <w:t>biomass with increasing soil nitrogen availability, but inconsistent impacts on belowground biomass (Li et al., 2020).</w:t>
      </w:r>
    </w:p>
    <w:p w14:paraId="47797852" w14:textId="57F7398D" w:rsidR="00AC1069" w:rsidRPr="001C5321" w:rsidRDefault="00AC1069" w:rsidP="00950B61">
      <w:pPr>
        <w:spacing w:line="480" w:lineRule="auto"/>
        <w:ind w:firstLine="720"/>
      </w:pPr>
      <w:r>
        <w:t xml:space="preserve">Our findings provide a possible benchmark for models that use carbon costs of nitrogen acquisition to simulate terrestrial carbon-nitrogen dynamics (e.g., </w:t>
      </w:r>
      <w:proofErr w:type="spellStart"/>
      <w:r>
        <w:t>Brzostek</w:t>
      </w:r>
      <w:proofErr w:type="spellEnd"/>
      <w:r>
        <w:t xml:space="preserve"> et al., 2014). </w:t>
      </w:r>
      <w:r w:rsidR="00F7560D">
        <w:t>From our results, changes in these costs should be the result of difference in the amount of nitrogen acquired by plants rather than changes in belowground carbon costs. However, it must be noted that we were not able to capture additional carbon costs that resulted from differences in root exudation or respiration under our different treatments. It is unclear whether thes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51D9336F" w:rsidR="00D306B3" w:rsidRPr="00C73C07" w:rsidRDefault="00D306B3" w:rsidP="00D306B3">
      <w:pPr>
        <w:spacing w:line="480" w:lineRule="auto"/>
      </w:pPr>
      <w:r>
        <w:rPr>
          <w:i/>
        </w:rPr>
        <w:tab/>
      </w:r>
      <w:r w:rsidR="00CE398F">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 (</w:t>
      </w:r>
      <w:proofErr w:type="spellStart"/>
      <w:r w:rsidR="00AC72FF">
        <w:t>Vitousek</w:t>
      </w:r>
      <w:proofErr w:type="spellEnd"/>
      <w:r w:rsidR="00AC72FF">
        <w:t xml:space="preserve"> et al., 2002). The results may imply stronger </w:t>
      </w:r>
      <w:r w:rsidR="00AC72FF">
        <w:lastRenderedPageBreak/>
        <w:t>bacterial control over the symbiosis than previously thought. In fact, if there were greater amounts of unquantified plant carbon going to bacterial respiration, we may have actually observed higher carbon costs for nitrogen acquisition in inoculated plants under high soil nitrogen. Carbon and nitrogen tracing experiments would be useful for further examining this result.</w:t>
      </w:r>
    </w:p>
    <w:p w14:paraId="10EA2C96" w14:textId="66E7477E" w:rsidR="00F4560A" w:rsidRDefault="00F4560A" w:rsidP="008B6B1D">
      <w:pPr>
        <w:spacing w:line="480" w:lineRule="auto"/>
        <w:ind w:left="720"/>
      </w:pPr>
      <w:commentRangeStart w:id="9"/>
      <w:commentRangeEnd w:id="9"/>
    </w:p>
    <w:p w14:paraId="6EE2234E" w14:textId="3B4D343D" w:rsidR="001D4CE3" w:rsidRDefault="001D4CE3" w:rsidP="008B6B1D">
      <w:pPr>
        <w:spacing w:line="480" w:lineRule="auto"/>
      </w:pPr>
      <w:r>
        <w:rPr>
          <w:i/>
          <w:iCs/>
        </w:rPr>
        <w:t>Study limitations</w:t>
      </w:r>
    </w:p>
    <w:p w14:paraId="6A873158" w14:textId="45902D05"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323EFB">
        <w:t>mixtures</w:t>
      </w:r>
      <w:r w:rsidR="001B21C7">
        <w:t xml:space="preserve">.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16A8802E" w:rsidR="00F4560A" w:rsidRDefault="00AC72FF" w:rsidP="008B6B1D">
      <w:pPr>
        <w:spacing w:line="480" w:lineRule="auto"/>
      </w:pPr>
      <w:r w:rsidRPr="00C604EE">
        <w:lastRenderedPageBreak/>
        <w:t>Here, we used a single pair symbiosis to quantify the impact of symbiotic nitrogen fixation on the structural carbon costs to acquire nitrogen under varying soil nitrogen. We find that symbiotic nitrogen fixing bacteria reduce the structural carbon costs to acquire nitrogen when soil nitrogen availability is low, but have no impact when soil nitrogen availability is high. The differences were entirely due to changes in plant nitrogen uptake rather than belowground structural carbon investments.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00961264" w:rsidR="004A35A3" w:rsidRDefault="004A35A3" w:rsidP="008B6B1D">
      <w:pPr>
        <w:spacing w:line="480" w:lineRule="auto"/>
      </w:pPr>
      <w:r>
        <w:t xml:space="preserve">We would like to thank </w:t>
      </w:r>
      <w:r w:rsidR="00B55208">
        <w:t xml:space="preserve">Dr. </w:t>
      </w:r>
      <w:r>
        <w:t xml:space="preserve">Jeffrey </w:t>
      </w:r>
      <w:proofErr w:type="spellStart"/>
      <w:r>
        <w:t>Chieppa</w:t>
      </w:r>
      <w:proofErr w:type="spellEnd"/>
      <w:r w:rsidR="00323EFB">
        <w:t>,</w:t>
      </w:r>
      <w:r>
        <w:t xml:space="preserve"> </w:t>
      </w:r>
      <w:proofErr w:type="spellStart"/>
      <w:r>
        <w:t>Ezinwanne</w:t>
      </w:r>
      <w:proofErr w:type="spellEnd"/>
      <w:r>
        <w:t xml:space="preserve"> </w:t>
      </w:r>
      <w:proofErr w:type="spellStart"/>
      <w:r>
        <w:t>Ezekannagha</w:t>
      </w:r>
      <w:proofErr w:type="spellEnd"/>
      <w:r w:rsidR="00323EFB">
        <w:t>, Gwendolyn Wagner, and Garrison Garza</w:t>
      </w:r>
      <w:r>
        <w:t xml:space="preserve"> for their </w:t>
      </w:r>
      <w:r w:rsidR="00451CDF">
        <w:t xml:space="preserve">assistance with the </w:t>
      </w:r>
      <w:r>
        <w:t>experiment harvest. We would also like to thank</w:t>
      </w:r>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 xml:space="preserve">to the LEMONTREE (Land Ecosystem Models based On New Theory, </w:t>
      </w:r>
      <w:proofErr w:type="spellStart"/>
      <w:r w:rsidR="00585D18">
        <w:t>obseRvations</w:t>
      </w:r>
      <w:proofErr w:type="spellEnd"/>
      <w:r w:rsidR="00585D18">
        <w:t xml:space="preserve"> and </w:t>
      </w:r>
      <w:proofErr w:type="spellStart"/>
      <w:r w:rsidR="00585D18">
        <w:t>ExperimEnts</w:t>
      </w:r>
      <w:proofErr w:type="spellEnd"/>
      <w:r w:rsidR="00585D18">
        <w:t xml:space="preserve">) project, funded through the generosity of Eric and Wendy Schmidt by recommendation of the Schmidt Futures </w:t>
      </w:r>
      <w:proofErr w:type="spellStart"/>
      <w:r w:rsidR="00585D18">
        <w:t>programme</w:t>
      </w:r>
      <w:proofErr w:type="spellEnd"/>
      <w:r w:rsidR="00585D18">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0AC5E2F7" w:rsidR="00774D67" w:rsidRPr="00774D67" w:rsidRDefault="00303F2D" w:rsidP="008B6B1D">
      <w:pPr>
        <w:spacing w:line="480" w:lineRule="auto"/>
      </w:pPr>
      <w:r>
        <w:t>EAP conducted data analysis, wrote the first draft of the manuscript</w:t>
      </w:r>
      <w:r w:rsidR="00585D18">
        <w:t xml:space="preserve"> with NGS</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w:t>
      </w:r>
      <w:r w:rsidR="00BB1D36">
        <w:lastRenderedPageBreak/>
        <w:t>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commentRangeStart w:id="10"/>
      <w:r>
        <w:t xml:space="preserve">&lt;insert URL here&gt; (&lt;insert DOI from </w:t>
      </w:r>
      <w:proofErr w:type="spellStart"/>
      <w:r>
        <w:t>Zenodo</w:t>
      </w:r>
      <w:proofErr w:type="spellEnd"/>
      <w:r>
        <w:t xml:space="preserve"> here&gt;)</w:t>
      </w:r>
      <w:commentRangeEnd w:id="10"/>
      <w:r w:rsidR="00585D18">
        <w:rPr>
          <w:rStyle w:val="CommentReference"/>
          <w:rFonts w:eastAsia="Times New Roman" w:cs="Times New Roman"/>
        </w:rPr>
        <w:commentReference w:id="10"/>
      </w:r>
      <w:r>
        <w:t>.</w:t>
      </w:r>
    </w:p>
    <w:p w14:paraId="70D78CE6" w14:textId="6D045050" w:rsidR="00772287" w:rsidRDefault="00772287" w:rsidP="00A754EC">
      <w:pPr>
        <w:spacing w:line="360" w:lineRule="auto"/>
        <w:rPr>
          <w:b/>
          <w:bCs/>
        </w:rPr>
      </w:pPr>
      <w:r>
        <w:rPr>
          <w:b/>
          <w:bCs/>
        </w:rPr>
        <w:br w:type="page"/>
      </w:r>
    </w:p>
    <w:p w14:paraId="4E44C6AA" w14:textId="705CFE53" w:rsidR="003C2C84" w:rsidRPr="00754725" w:rsidRDefault="00772287" w:rsidP="003C2C84">
      <w:pPr>
        <w:spacing w:line="480" w:lineRule="auto"/>
        <w:rPr>
          <w:b/>
          <w:bCs/>
        </w:rPr>
      </w:pPr>
      <w:r>
        <w:rPr>
          <w:b/>
          <w:bCs/>
        </w:rPr>
        <w:lastRenderedPageBreak/>
        <w:t>References</w:t>
      </w:r>
    </w:p>
    <w:sectPr w:rsidR="003C2C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ick Smith" w:date="2023-11-27T14:01:00Z" w:initials="NGS">
    <w:p w14:paraId="12051A4C" w14:textId="77777777" w:rsidR="00E56477" w:rsidRDefault="00E56477">
      <w:pPr>
        <w:pStyle w:val="CommentText"/>
        <w:rPr>
          <w:sz w:val="24"/>
          <w:szCs w:val="24"/>
        </w:rPr>
      </w:pPr>
      <w:r>
        <w:rPr>
          <w:rStyle w:val="CommentReference"/>
        </w:rPr>
        <w:annotationRef/>
      </w:r>
      <w:r w:rsidRPr="2D054113">
        <w:rPr>
          <w:sz w:val="24"/>
          <w:szCs w:val="24"/>
        </w:rPr>
        <w:t xml:space="preserve">Montville, R., &amp; Schaffner, D. W. (2004). Analysis of Published Sprout Seed Sanitization Studies Shows Treatments Are Highly Variable. </w:t>
      </w:r>
      <w:r w:rsidRPr="2D054113">
        <w:rPr>
          <w:i/>
          <w:iCs/>
          <w:sz w:val="24"/>
          <w:szCs w:val="24"/>
        </w:rPr>
        <w:t>Journal of Food Protection</w:t>
      </w:r>
      <w:r w:rsidRPr="2D054113">
        <w:rPr>
          <w:sz w:val="24"/>
          <w:szCs w:val="24"/>
        </w:rPr>
        <w:t xml:space="preserve">, </w:t>
      </w:r>
      <w:r w:rsidRPr="2D054113">
        <w:rPr>
          <w:i/>
          <w:iCs/>
          <w:sz w:val="24"/>
          <w:szCs w:val="24"/>
        </w:rPr>
        <w:t>67</w:t>
      </w:r>
      <w:r w:rsidRPr="2D054113">
        <w:rPr>
          <w:sz w:val="24"/>
          <w:szCs w:val="24"/>
        </w:rPr>
        <w:t>(4), 758–765.</w:t>
      </w:r>
    </w:p>
    <w:p w14:paraId="4FD698A7" w14:textId="72BBB7AF" w:rsidR="00E56477" w:rsidRDefault="00E56477">
      <w:pPr>
        <w:pStyle w:val="CommentText"/>
      </w:pPr>
      <w:proofErr w:type="spellStart"/>
      <w:r w:rsidRPr="0847F491">
        <w:rPr>
          <w:sz w:val="24"/>
          <w:szCs w:val="24"/>
        </w:rPr>
        <w:t>Scouten</w:t>
      </w:r>
      <w:proofErr w:type="spellEnd"/>
      <w:r w:rsidRPr="0847F491">
        <w:rPr>
          <w:sz w:val="24"/>
          <w:szCs w:val="24"/>
        </w:rPr>
        <w:t xml:space="preserve">, A. J., &amp; </w:t>
      </w:r>
      <w:proofErr w:type="spellStart"/>
      <w:r w:rsidRPr="0847F491">
        <w:rPr>
          <w:sz w:val="24"/>
          <w:szCs w:val="24"/>
        </w:rPr>
        <w:t>Beuchat</w:t>
      </w:r>
      <w:proofErr w:type="spellEnd"/>
      <w:r w:rsidRPr="0847F491">
        <w:rPr>
          <w:sz w:val="24"/>
          <w:szCs w:val="24"/>
        </w:rPr>
        <w:t xml:space="preserve">, L. R. (2002). Combined effects of chemical, heat and ultrasound treatments to kill Salmonella and Escherichia coli O157:H7 on alfalfa seeds. </w:t>
      </w:r>
      <w:r w:rsidRPr="0847F491">
        <w:rPr>
          <w:i/>
          <w:iCs/>
          <w:sz w:val="24"/>
          <w:szCs w:val="24"/>
        </w:rPr>
        <w:t>Journal of Applied Microbiology</w:t>
      </w:r>
      <w:r w:rsidRPr="0847F491">
        <w:rPr>
          <w:sz w:val="24"/>
          <w:szCs w:val="24"/>
        </w:rPr>
        <w:t xml:space="preserve">, </w:t>
      </w:r>
      <w:r w:rsidRPr="0847F491">
        <w:rPr>
          <w:i/>
          <w:iCs/>
          <w:sz w:val="24"/>
          <w:szCs w:val="24"/>
        </w:rPr>
        <w:t>92</w:t>
      </w:r>
      <w:r w:rsidRPr="0847F491">
        <w:rPr>
          <w:sz w:val="24"/>
          <w:szCs w:val="24"/>
        </w:rPr>
        <w:t>(4), 668–674.</w:t>
      </w:r>
    </w:p>
  </w:comment>
  <w:comment w:id="2" w:author="Nick Smith" w:date="2023-11-17T13:10:00Z" w:initials="NGS">
    <w:p w14:paraId="1FA65872" w14:textId="70A4DC02" w:rsidR="00E56477" w:rsidRDefault="00E56477">
      <w:pPr>
        <w:pStyle w:val="CommentText"/>
      </w:pPr>
      <w:r>
        <w:rPr>
          <w:rStyle w:val="CommentReference"/>
        </w:rPr>
        <w:annotationRef/>
      </w:r>
      <w:r>
        <w:t>Can x-axis ticks be modified such that there is only one tick per soil N treatment?</w:t>
      </w:r>
    </w:p>
  </w:comment>
  <w:comment w:id="3" w:author="Nick Smith" w:date="2023-11-27T14:02:00Z" w:initials="NGS">
    <w:p w14:paraId="7CD0B289" w14:textId="4716C469" w:rsidR="00E56477" w:rsidRDefault="00E56477">
      <w:pPr>
        <w:pStyle w:val="CommentText"/>
      </w:pPr>
      <w:r>
        <w:rPr>
          <w:rStyle w:val="CommentReference"/>
        </w:rPr>
        <w:annotationRef/>
      </w:r>
      <w:r>
        <w:t>Place boxes for each fertilizer treatment next to each other as well</w:t>
      </w:r>
    </w:p>
  </w:comment>
  <w:comment w:id="4" w:author="Nick Smith" w:date="2023-11-17T13:12:00Z" w:initials="NGS">
    <w:p w14:paraId="126E2C9A" w14:textId="5B7C3A93" w:rsidR="00E56477" w:rsidRDefault="00E56477">
      <w:pPr>
        <w:pStyle w:val="CommentText"/>
      </w:pPr>
      <w:r>
        <w:rPr>
          <w:rStyle w:val="CommentReference"/>
        </w:rPr>
        <w:annotationRef/>
      </w:r>
      <w:r>
        <w:t>I think panel C could be a separate figure</w:t>
      </w:r>
    </w:p>
  </w:comment>
  <w:comment w:id="5" w:author="Nick Smith" w:date="2023-11-27T14:02:00Z" w:initials="NGS">
    <w:p w14:paraId="5299EEB6" w14:textId="0AA6EDFB" w:rsidR="00E56477" w:rsidRDefault="00E56477">
      <w:pPr>
        <w:pStyle w:val="CommentText"/>
      </w:pPr>
      <w:r>
        <w:rPr>
          <w:rStyle w:val="CommentReference"/>
        </w:rPr>
        <w:annotationRef/>
      </w:r>
      <w:r>
        <w:t>Also include Nodule biomass and root biomass as panels for this new figure</w:t>
      </w:r>
    </w:p>
  </w:comment>
  <w:comment w:id="6" w:author="Nick Smith" w:date="2023-11-27T14:46:00Z" w:initials="NGS">
    <w:p w14:paraId="13DA7444" w14:textId="77777777" w:rsidR="00E56477" w:rsidRPr="00E9044E" w:rsidRDefault="00E56477" w:rsidP="00E9044E">
      <w:pPr>
        <w:rPr>
          <w:rFonts w:eastAsia="Times New Roman" w:cs="Times New Roman"/>
        </w:rPr>
      </w:pPr>
      <w:r>
        <w:rPr>
          <w:rStyle w:val="CommentReference"/>
        </w:rPr>
        <w:annotationRef/>
      </w:r>
      <w:r w:rsidRPr="00E9044E">
        <w:rPr>
          <w:rFonts w:eastAsia="Times New Roman" w:cs="Times New Roman"/>
          <w:b/>
          <w:bCs/>
        </w:rPr>
        <w:t xml:space="preserve">Monks A, </w:t>
      </w:r>
      <w:proofErr w:type="spellStart"/>
      <w:r w:rsidRPr="00E9044E">
        <w:rPr>
          <w:rFonts w:eastAsia="Times New Roman" w:cs="Times New Roman"/>
          <w:b/>
          <w:bCs/>
        </w:rPr>
        <w:t>Cieraad</w:t>
      </w:r>
      <w:proofErr w:type="spellEnd"/>
      <w:r w:rsidRPr="00E9044E">
        <w:rPr>
          <w:rFonts w:eastAsia="Times New Roman" w:cs="Times New Roman"/>
          <w:b/>
          <w:bCs/>
        </w:rPr>
        <w:t xml:space="preserve"> E, Burrows L, Walker S</w:t>
      </w:r>
      <w:r w:rsidRPr="00E9044E">
        <w:rPr>
          <w:rFonts w:eastAsia="Times New Roman" w:cs="Times New Roman"/>
        </w:rPr>
        <w:t xml:space="preserve">. 2012. Higher relative performance at low soil nitrogen and moisture predicts field distribution of nitrogen-fixing plants. Plant and Soil </w:t>
      </w:r>
      <w:r w:rsidRPr="00E9044E">
        <w:rPr>
          <w:rFonts w:eastAsia="Times New Roman" w:cs="Times New Roman"/>
          <w:b/>
          <w:bCs/>
        </w:rPr>
        <w:t>359</w:t>
      </w:r>
      <w:r w:rsidRPr="00E9044E">
        <w:rPr>
          <w:rFonts w:eastAsia="Times New Roman" w:cs="Times New Roman"/>
        </w:rPr>
        <w:t>, 363–374.</w:t>
      </w:r>
    </w:p>
    <w:p w14:paraId="113136B3" w14:textId="280C2388" w:rsidR="00E56477" w:rsidRDefault="00E56477">
      <w:pPr>
        <w:pStyle w:val="CommentText"/>
      </w:pPr>
    </w:p>
  </w:comment>
  <w:comment w:id="7" w:author="Nick Smith" w:date="2023-11-27T15:03:00Z" w:initials="NGS">
    <w:p w14:paraId="24DFE28D" w14:textId="2E79F321" w:rsidR="00E56477" w:rsidRDefault="00E56477">
      <w:pPr>
        <w:pStyle w:val="CommentText"/>
      </w:pPr>
      <w:r>
        <w:rPr>
          <w:rStyle w:val="CommentReference"/>
        </w:rPr>
        <w:annotationRef/>
      </w:r>
      <w:r>
        <w:t>Better FUN paper?</w:t>
      </w:r>
    </w:p>
  </w:comment>
  <w:comment w:id="8" w:author="Nick Smith" w:date="2023-11-27T15:17:00Z" w:initials="NGS">
    <w:p w14:paraId="4ABCB1DB" w14:textId="42C2F61C" w:rsidR="00E56477" w:rsidRPr="00950B61" w:rsidRDefault="00E56477" w:rsidP="00950B61">
      <w:pPr>
        <w:rPr>
          <w:rFonts w:eastAsia="Times New Roman" w:cs="Times New Roman"/>
        </w:rPr>
      </w:pPr>
      <w:r>
        <w:rPr>
          <w:rStyle w:val="CommentReference"/>
        </w:rPr>
        <w:annotationRef/>
      </w:r>
      <w:r w:rsidRPr="00950B61">
        <w:rPr>
          <w:rFonts w:eastAsia="Times New Roman" w:cs="Times New Roman"/>
          <w:b/>
          <w:bCs/>
        </w:rPr>
        <w:t>ÅGREN GI, FRANKLIN O</w:t>
      </w:r>
      <w:r w:rsidRPr="00950B61">
        <w:rPr>
          <w:rFonts w:eastAsia="Times New Roman" w:cs="Times New Roman"/>
        </w:rPr>
        <w:t xml:space="preserve">. 2003. </w:t>
      </w:r>
      <w:proofErr w:type="gramStart"/>
      <w:r w:rsidRPr="00950B61">
        <w:rPr>
          <w:rFonts w:eastAsia="Times New Roman" w:cs="Times New Roman"/>
        </w:rPr>
        <w:t>Root :</w:t>
      </w:r>
      <w:proofErr w:type="gramEnd"/>
      <w:r w:rsidRPr="00950B61">
        <w:rPr>
          <w:rFonts w:eastAsia="Times New Roman" w:cs="Times New Roman"/>
        </w:rPr>
        <w:t xml:space="preserve"> Shoot Ratios, Optimization and Nitrogen Productivity. Annals of Botany </w:t>
      </w:r>
      <w:r w:rsidRPr="00950B61">
        <w:rPr>
          <w:rFonts w:eastAsia="Times New Roman" w:cs="Times New Roman"/>
          <w:b/>
          <w:bCs/>
        </w:rPr>
        <w:t>92</w:t>
      </w:r>
      <w:r w:rsidRPr="00950B61">
        <w:rPr>
          <w:rFonts w:eastAsia="Times New Roman" w:cs="Times New Roman"/>
        </w:rPr>
        <w:t>, 795–800.</w:t>
      </w:r>
    </w:p>
  </w:comment>
  <w:comment w:id="10" w:author="Nick Smith" w:date="2023-11-27T15:44:00Z" w:initials="NGS">
    <w:p w14:paraId="4C5E4CC1" w14:textId="47BAD058" w:rsidR="00585D18" w:rsidRDefault="00585D18">
      <w:pPr>
        <w:pStyle w:val="CommentText"/>
      </w:pPr>
      <w:r>
        <w:rPr>
          <w:rStyle w:val="CommentReference"/>
        </w:rPr>
        <w:annotationRef/>
      </w:r>
      <w:r>
        <w:t xml:space="preserve">For </w:t>
      </w:r>
      <w:proofErr w:type="spellStart"/>
      <w:r>
        <w:t>ev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D698A7" w15:done="0"/>
  <w15:commentEx w15:paraId="1FA65872" w15:done="0"/>
  <w15:commentEx w15:paraId="7CD0B289" w15:paraIdParent="1FA65872" w15:done="0"/>
  <w15:commentEx w15:paraId="126E2C9A" w15:done="0"/>
  <w15:commentEx w15:paraId="5299EEB6" w15:paraIdParent="126E2C9A" w15:done="0"/>
  <w15:commentEx w15:paraId="113136B3" w15:done="0"/>
  <w15:commentEx w15:paraId="24DFE28D" w15:done="0"/>
  <w15:commentEx w15:paraId="4ABCB1DB" w15:done="0"/>
  <w15:commentEx w15:paraId="4C5E4C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D698A7" w16cid:durableId="290F1FB6"/>
  <w16cid:commentId w16cid:paraId="1FA65872" w16cid:durableId="2901E4CA"/>
  <w16cid:commentId w16cid:paraId="7CD0B289" w16cid:durableId="290F1FFD"/>
  <w16cid:commentId w16cid:paraId="126E2C9A" w16cid:durableId="2901E543"/>
  <w16cid:commentId w16cid:paraId="5299EEB6" w16cid:durableId="290F1FE7"/>
  <w16cid:commentId w16cid:paraId="113136B3" w16cid:durableId="290F2A4B"/>
  <w16cid:commentId w16cid:paraId="24DFE28D" w16cid:durableId="290F2E58"/>
  <w16cid:commentId w16cid:paraId="4ABCB1DB" w16cid:durableId="290F316D"/>
  <w16cid:commentId w16cid:paraId="4C5E4CC1" w16cid:durableId="290F37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680C"/>
    <w:rsid w:val="00080882"/>
    <w:rsid w:val="000846E5"/>
    <w:rsid w:val="00086E13"/>
    <w:rsid w:val="00091EA0"/>
    <w:rsid w:val="00096CD6"/>
    <w:rsid w:val="00097A1D"/>
    <w:rsid w:val="000A15F3"/>
    <w:rsid w:val="000A24B2"/>
    <w:rsid w:val="000B0465"/>
    <w:rsid w:val="000B25C5"/>
    <w:rsid w:val="000B35AF"/>
    <w:rsid w:val="000B4FCB"/>
    <w:rsid w:val="000B69B8"/>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1777"/>
    <w:rsid w:val="00140846"/>
    <w:rsid w:val="00140BC4"/>
    <w:rsid w:val="001438DB"/>
    <w:rsid w:val="00145675"/>
    <w:rsid w:val="00146410"/>
    <w:rsid w:val="001500C2"/>
    <w:rsid w:val="00150CFB"/>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7BCE"/>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15200"/>
    <w:rsid w:val="00322974"/>
    <w:rsid w:val="00323EFB"/>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1B7D"/>
    <w:rsid w:val="00433868"/>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32E28"/>
    <w:rsid w:val="00534BFA"/>
    <w:rsid w:val="0053745F"/>
    <w:rsid w:val="005379AB"/>
    <w:rsid w:val="00541380"/>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40DF"/>
    <w:rsid w:val="005D006F"/>
    <w:rsid w:val="005D3C45"/>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A6"/>
    <w:rsid w:val="006D1951"/>
    <w:rsid w:val="006D3E93"/>
    <w:rsid w:val="006D7E2D"/>
    <w:rsid w:val="006E0881"/>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92C"/>
    <w:rsid w:val="007B1AFE"/>
    <w:rsid w:val="007B3063"/>
    <w:rsid w:val="007B6971"/>
    <w:rsid w:val="007B6BD6"/>
    <w:rsid w:val="007B7C4F"/>
    <w:rsid w:val="007C1C57"/>
    <w:rsid w:val="007C2F39"/>
    <w:rsid w:val="007C5DE3"/>
    <w:rsid w:val="007C6B38"/>
    <w:rsid w:val="007D0701"/>
    <w:rsid w:val="007D2877"/>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2680"/>
    <w:rsid w:val="0091473E"/>
    <w:rsid w:val="00915C7F"/>
    <w:rsid w:val="009162CB"/>
    <w:rsid w:val="00916FB5"/>
    <w:rsid w:val="009214F3"/>
    <w:rsid w:val="00926F7B"/>
    <w:rsid w:val="009273E2"/>
    <w:rsid w:val="0093380B"/>
    <w:rsid w:val="00936914"/>
    <w:rsid w:val="00942187"/>
    <w:rsid w:val="00947B9C"/>
    <w:rsid w:val="00947C65"/>
    <w:rsid w:val="00950B61"/>
    <w:rsid w:val="00950DDC"/>
    <w:rsid w:val="00950F50"/>
    <w:rsid w:val="009515D2"/>
    <w:rsid w:val="00956882"/>
    <w:rsid w:val="00957D32"/>
    <w:rsid w:val="00973FA7"/>
    <w:rsid w:val="00984383"/>
    <w:rsid w:val="00984B84"/>
    <w:rsid w:val="00987718"/>
    <w:rsid w:val="00987F23"/>
    <w:rsid w:val="00993546"/>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7BBF"/>
    <w:rsid w:val="00A656A3"/>
    <w:rsid w:val="00A67AC8"/>
    <w:rsid w:val="00A71069"/>
    <w:rsid w:val="00A73883"/>
    <w:rsid w:val="00A74617"/>
    <w:rsid w:val="00A747FF"/>
    <w:rsid w:val="00A754EC"/>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2938"/>
    <w:rsid w:val="00B64237"/>
    <w:rsid w:val="00B65114"/>
    <w:rsid w:val="00B77283"/>
    <w:rsid w:val="00B84938"/>
    <w:rsid w:val="00B86B96"/>
    <w:rsid w:val="00B877FE"/>
    <w:rsid w:val="00B92FF2"/>
    <w:rsid w:val="00BA134D"/>
    <w:rsid w:val="00BA5B53"/>
    <w:rsid w:val="00BA6F63"/>
    <w:rsid w:val="00BA75F3"/>
    <w:rsid w:val="00BB175D"/>
    <w:rsid w:val="00BB1C61"/>
    <w:rsid w:val="00BB1D36"/>
    <w:rsid w:val="00BB5F98"/>
    <w:rsid w:val="00BB6891"/>
    <w:rsid w:val="00BC0551"/>
    <w:rsid w:val="00BC7961"/>
    <w:rsid w:val="00BD310E"/>
    <w:rsid w:val="00BD4037"/>
    <w:rsid w:val="00BD669B"/>
    <w:rsid w:val="00BE2568"/>
    <w:rsid w:val="00BE2E67"/>
    <w:rsid w:val="00BE583F"/>
    <w:rsid w:val="00BF3222"/>
    <w:rsid w:val="00BF7930"/>
    <w:rsid w:val="00C074CA"/>
    <w:rsid w:val="00C07F2A"/>
    <w:rsid w:val="00C15F8B"/>
    <w:rsid w:val="00C24060"/>
    <w:rsid w:val="00C26E3E"/>
    <w:rsid w:val="00C31CF3"/>
    <w:rsid w:val="00C32E51"/>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5FBB"/>
    <w:rsid w:val="00CB1034"/>
    <w:rsid w:val="00CB446B"/>
    <w:rsid w:val="00CC06E6"/>
    <w:rsid w:val="00CC1CCF"/>
    <w:rsid w:val="00CC3B0A"/>
    <w:rsid w:val="00CC5E7B"/>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427"/>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E2FE3"/>
    <w:rsid w:val="00DE33E1"/>
    <w:rsid w:val="00DE50D7"/>
    <w:rsid w:val="00DE5D3F"/>
    <w:rsid w:val="00DE6B10"/>
    <w:rsid w:val="00E01FA8"/>
    <w:rsid w:val="00E0208C"/>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F37"/>
    <w:rsid w:val="00F83744"/>
    <w:rsid w:val="00F871BB"/>
    <w:rsid w:val="00F87256"/>
    <w:rsid w:val="00F9445D"/>
    <w:rsid w:val="00FA37A7"/>
    <w:rsid w:val="00FB54EF"/>
    <w:rsid w:val="00FB7457"/>
    <w:rsid w:val="00FC0900"/>
    <w:rsid w:val="00FC4732"/>
    <w:rsid w:val="00FD1C5A"/>
    <w:rsid w:val="00FD4D4C"/>
    <w:rsid w:val="00FD777D"/>
    <w:rsid w:val="00FE31B0"/>
    <w:rsid w:val="00FE43A0"/>
    <w:rsid w:val="00FE4E0C"/>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A1F7B-1B36-E441-B8FC-FEA31FF06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3</Pages>
  <Words>15024</Words>
  <Characters>85640</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00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Nick Smith</cp:lastModifiedBy>
  <cp:revision>19</cp:revision>
  <dcterms:created xsi:type="dcterms:W3CDTF">2023-11-27T20:12:00Z</dcterms:created>
  <dcterms:modified xsi:type="dcterms:W3CDTF">2023-11-2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